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1A8AF6" w14:textId="2E5D7BC5" w:rsidR="00866277" w:rsidRPr="0053678D" w:rsidRDefault="009B3D4D" w:rsidP="006B3D2B">
      <w:pPr>
        <w:pStyle w:val="IOP-CS-Title"/>
      </w:pPr>
      <w:proofErr w:type="spellStart"/>
      <w:r>
        <w:t>Tugas</w:t>
      </w:r>
      <w:proofErr w:type="spellEnd"/>
      <w:r>
        <w:t xml:space="preserve"> 1: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r w:rsidR="003E4CD5">
        <w:t>–</w:t>
      </w:r>
      <w:r>
        <w:t xml:space="preserve"> </w:t>
      </w:r>
      <w:proofErr w:type="spellStart"/>
      <w:r w:rsidR="00A568C0" w:rsidRPr="00A568C0">
        <w:rPr>
          <w:color w:val="FF0000"/>
        </w:rPr>
        <w:t>Statistik</w:t>
      </w:r>
      <w:proofErr w:type="spellEnd"/>
      <w:r w:rsidR="00A568C0" w:rsidRPr="00A568C0">
        <w:rPr>
          <w:color w:val="FF0000"/>
        </w:rPr>
        <w:t xml:space="preserve"> </w:t>
      </w:r>
      <w:proofErr w:type="spellStart"/>
      <w:r w:rsidR="00A568C0" w:rsidRPr="00A568C0">
        <w:rPr>
          <w:color w:val="FF0000"/>
        </w:rPr>
        <w:t>Deskriptif</w:t>
      </w:r>
      <w:proofErr w:type="spellEnd"/>
      <w:r w:rsidR="00A568C0" w:rsidRPr="00A568C0">
        <w:rPr>
          <w:color w:val="FF0000"/>
        </w:rPr>
        <w:t xml:space="preserve"> dan </w:t>
      </w:r>
      <w:proofErr w:type="spellStart"/>
      <w:r w:rsidR="00A568C0" w:rsidRPr="00A568C0">
        <w:rPr>
          <w:color w:val="FF0000"/>
        </w:rPr>
        <w:t>Probabilitas</w:t>
      </w:r>
      <w:proofErr w:type="spellEnd"/>
    </w:p>
    <w:p w14:paraId="2A13FE35" w14:textId="398CA738" w:rsidR="00D1709E" w:rsidRDefault="003E4CD5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Siti </w:t>
      </w:r>
      <w:proofErr w:type="spellStart"/>
      <w:r>
        <w:rPr>
          <w:rFonts w:ascii="Cambria" w:hAnsi="Cambria"/>
          <w:b/>
          <w:bCs/>
        </w:rPr>
        <w:t>aisah</w:t>
      </w:r>
      <w:proofErr w:type="spellEnd"/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2129</w:t>
      </w:r>
      <w:r w:rsidR="006B3D2B">
        <w:rPr>
          <w:rFonts w:ascii="Cambria" w:hAnsi="Cambria"/>
          <w:b/>
          <w:bCs/>
          <w:vertAlign w:val="superscript"/>
        </w:rPr>
        <w:t>1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0AC05399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r w:rsidR="003E4CD5">
        <w:t>siti22129ti@student.nurulfikri.ac.id</w:t>
      </w:r>
    </w:p>
    <w:p w14:paraId="4A2DDE22" w14:textId="77777777" w:rsidR="005D53A8" w:rsidRDefault="005D53A8" w:rsidP="000B2CE3">
      <w:pPr>
        <w:pStyle w:val="IOP-CS-Affiliation"/>
      </w:pPr>
    </w:p>
    <w:p w14:paraId="5CC96F8F" w14:textId="69E7380B" w:rsidR="005D53A8" w:rsidRDefault="005D53A8" w:rsidP="00480D6D">
      <w:pPr>
        <w:pStyle w:val="IOP-CS-Affiliation"/>
        <w:spacing w:after="360"/>
        <w:jc w:val="both"/>
        <w:rPr>
          <w:sz w:val="22"/>
          <w:szCs w:val="22"/>
        </w:rPr>
      </w:pPr>
      <w:r>
        <w:rPr>
          <w:b/>
          <w:bCs/>
          <w:sz w:val="22"/>
          <w:szCs w:val="22"/>
        </w:rPr>
        <w:t xml:space="preserve">Abstract. </w:t>
      </w:r>
      <w:proofErr w:type="spellStart"/>
      <w:r w:rsidR="003E4CD5" w:rsidRPr="003E4CD5">
        <w:rPr>
          <w:sz w:val="22"/>
          <w:szCs w:val="22"/>
        </w:rPr>
        <w:t>Pembelajaran</w:t>
      </w:r>
      <w:proofErr w:type="spellEnd"/>
      <w:r w:rsidR="003E4CD5" w:rsidRPr="003E4CD5">
        <w:rPr>
          <w:sz w:val="22"/>
          <w:szCs w:val="22"/>
        </w:rPr>
        <w:t xml:space="preserve"> </w:t>
      </w:r>
      <w:r w:rsidR="003E4CD5" w:rsidRPr="003E4CD5">
        <w:rPr>
          <w:i/>
          <w:iCs/>
          <w:sz w:val="22"/>
          <w:szCs w:val="22"/>
        </w:rPr>
        <w:t>Machine Learning</w:t>
      </w:r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rupa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cabang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cerda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uatan</w:t>
      </w:r>
      <w:proofErr w:type="spellEnd"/>
      <w:r w:rsidR="003E4CD5" w:rsidRPr="003E4CD5">
        <w:rPr>
          <w:sz w:val="22"/>
          <w:szCs w:val="22"/>
        </w:rPr>
        <w:t xml:space="preserve"> (</w:t>
      </w:r>
      <w:r w:rsidR="003E4CD5" w:rsidRPr="003E4CD5">
        <w:rPr>
          <w:i/>
          <w:iCs/>
          <w:sz w:val="22"/>
          <w:szCs w:val="22"/>
        </w:rPr>
        <w:t>Artificial Intelligence</w:t>
      </w:r>
      <w:r w:rsidR="003E4CD5" w:rsidRPr="003E4CD5">
        <w:rPr>
          <w:sz w:val="22"/>
          <w:szCs w:val="22"/>
        </w:rPr>
        <w:t xml:space="preserve">) yang </w:t>
      </w:r>
      <w:proofErr w:type="spellStart"/>
      <w:r w:rsidR="003E4CD5" w:rsidRPr="003E4CD5">
        <w:rPr>
          <w:sz w:val="22"/>
          <w:szCs w:val="22"/>
        </w:rPr>
        <w:t>berfokus</w:t>
      </w:r>
      <w:proofErr w:type="spellEnd"/>
      <w:r w:rsidR="003E4CD5" w:rsidRPr="003E4CD5">
        <w:rPr>
          <w:sz w:val="22"/>
          <w:szCs w:val="22"/>
        </w:rPr>
        <w:t xml:space="preserve"> pada </w:t>
      </w:r>
      <w:proofErr w:type="spellStart"/>
      <w:r w:rsidR="003E4CD5" w:rsidRPr="003E4CD5">
        <w:rPr>
          <w:sz w:val="22"/>
          <w:szCs w:val="22"/>
        </w:rPr>
        <w:t>pengembang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lgoritma</w:t>
      </w:r>
      <w:proofErr w:type="spellEnd"/>
      <w:r w:rsidR="003E4CD5" w:rsidRPr="003E4CD5">
        <w:rPr>
          <w:sz w:val="22"/>
          <w:szCs w:val="22"/>
        </w:rPr>
        <w:t xml:space="preserve"> dan model </w:t>
      </w:r>
      <w:proofErr w:type="spellStart"/>
      <w:r w:rsidR="003E4CD5" w:rsidRPr="003E4CD5">
        <w:rPr>
          <w:sz w:val="22"/>
          <w:szCs w:val="22"/>
        </w:rPr>
        <w:t>statisti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untu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ungkin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istem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ompute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elaja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data dan</w:t>
      </w:r>
      <w:r w:rsidR="003E4CD5" w:rsidRPr="003E4CD5">
        <w:rPr>
          <w:b/>
          <w:bCs/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buat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rediks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tau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putu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ecar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otomatis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tanp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emrogram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proofErr w:type="gramStart"/>
      <w:r w:rsidR="003E4CD5" w:rsidRPr="003E4CD5">
        <w:rPr>
          <w:sz w:val="22"/>
          <w:szCs w:val="22"/>
        </w:rPr>
        <w:t>eksplisit</w:t>
      </w:r>
      <w:proofErr w:type="spellEnd"/>
      <w:r w:rsidR="003E4CD5" w:rsidRPr="003E4CD5">
        <w:rPr>
          <w:sz w:val="22"/>
          <w:szCs w:val="22"/>
        </w:rPr>
        <w:t>.</w:t>
      </w:r>
      <w:r w:rsidR="003C7B9D" w:rsidRPr="007D69D9">
        <w:rPr>
          <w:rStyle w:val="IOP-CS-AbstractChar"/>
          <w:sz w:val="22"/>
          <w:szCs w:val="22"/>
        </w:rPr>
        <w:t>.</w:t>
      </w:r>
      <w:proofErr w:type="gramEnd"/>
    </w:p>
    <w:p w14:paraId="50C3448A" w14:textId="0F9110EC" w:rsidR="00E41376" w:rsidRDefault="003E4CD5" w:rsidP="00E41376">
      <w:pPr>
        <w:pStyle w:val="IOP-CS-SectionHead"/>
        <w:numPr>
          <w:ilvl w:val="0"/>
          <w:numId w:val="2"/>
        </w:numPr>
      </w:pPr>
      <w:proofErr w:type="spellStart"/>
      <w:r>
        <w:t>Praktukum</w:t>
      </w:r>
      <w:proofErr w:type="spellEnd"/>
      <w:r>
        <w:t xml:space="preserve"> 1</w:t>
      </w:r>
    </w:p>
    <w:p w14:paraId="23D00E7A" w14:textId="3C9B6B89" w:rsidR="00A568C0" w:rsidRPr="00A568C0" w:rsidRDefault="00A568C0" w:rsidP="00A568C0">
      <w:pPr>
        <w:pStyle w:val="IOP-CS-BodyNoIndent"/>
      </w:pPr>
      <w:r>
        <w:rPr>
          <w:noProof/>
        </w:rPr>
        <w:drawing>
          <wp:inline distT="0" distB="0" distL="0" distR="0" wp14:anchorId="317942B5" wp14:editId="08686065">
            <wp:extent cx="5731510" cy="3222625"/>
            <wp:effectExtent l="0" t="0" r="2540" b="0"/>
            <wp:docPr id="101671082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6710823" name="Picture 1016710823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EBA87D" w14:textId="5361FDFF" w:rsidR="003E4CD5" w:rsidRPr="003E4CD5" w:rsidRDefault="003E4CD5" w:rsidP="003E4CD5">
      <w:pPr>
        <w:pStyle w:val="IOP-CS-BodyNoIndent"/>
      </w:pPr>
    </w:p>
    <w:p w14:paraId="715871A1" w14:textId="3F3ABE49" w:rsidR="00145E91" w:rsidRPr="0022201B" w:rsidRDefault="00DA2190" w:rsidP="00A568C0">
      <w:pPr>
        <w:pStyle w:val="IOP-CS-SubsectionHeading"/>
        <w:ind w:firstLine="720"/>
      </w:pPr>
      <w:proofErr w:type="gramStart"/>
      <w:r w:rsidRPr="0022201B">
        <w:t xml:space="preserve">1.1 </w:t>
      </w:r>
      <w:r w:rsidR="001F5453">
        <w:t>.</w:t>
      </w:r>
      <w:proofErr w:type="gramEnd"/>
      <w:r w:rsidR="001F5453" w:rsidRPr="001F5453">
        <w:rPr>
          <w:rFonts w:asciiTheme="minorHAnsi" w:hAnsiTheme="minorHAnsi"/>
          <w:i w:val="0"/>
          <w:iCs w:val="0"/>
        </w:rPr>
        <w:t xml:space="preserve"> </w:t>
      </w:r>
      <w:proofErr w:type="spellStart"/>
      <w:r w:rsidR="00A568C0">
        <w:t>Membaca</w:t>
      </w:r>
      <w:proofErr w:type="spellEnd"/>
      <w:r w:rsidR="00A568C0">
        <w:t xml:space="preserve"> file CSV</w:t>
      </w:r>
    </w:p>
    <w:p w14:paraId="7F1A5D5E" w14:textId="77777777" w:rsidR="0034493F" w:rsidRDefault="0034493F" w:rsidP="0034493F">
      <w:pPr>
        <w:pStyle w:val="IOP-CS-BodyNoIndent"/>
      </w:pPr>
    </w:p>
    <w:p w14:paraId="02CE6BF1" w14:textId="4F1471F6" w:rsidR="00A568C0" w:rsidRPr="00A568C0" w:rsidRDefault="00A568C0" w:rsidP="00A568C0">
      <w:pPr>
        <w:pStyle w:val="IOP-CS-SubsectionHeading"/>
        <w:numPr>
          <w:ilvl w:val="0"/>
          <w:numId w:val="2"/>
        </w:numPr>
        <w:rPr>
          <w:i w:val="0"/>
          <w:iCs w:val="0"/>
          <w:noProof/>
        </w:rPr>
      </w:pPr>
      <w:r>
        <w:rPr>
          <w:i w:val="0"/>
          <w:iCs w:val="0"/>
          <w:noProof/>
        </w:rPr>
        <w:lastRenderedPageBreak/>
        <w:t>melihat informasi umum data</w:t>
      </w:r>
      <w:r>
        <w:rPr>
          <w:i w:val="0"/>
          <w:iCs w:val="0"/>
          <w:noProof/>
        </w:rPr>
        <w:drawing>
          <wp:inline distT="0" distB="0" distL="0" distR="0" wp14:anchorId="2B119BF9" wp14:editId="6C67973E">
            <wp:extent cx="5731510" cy="3222625"/>
            <wp:effectExtent l="0" t="0" r="2540" b="0"/>
            <wp:docPr id="863697798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63697798" name="Picture 863697798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9567C1" w14:textId="4DBACE01" w:rsidR="00A568C0" w:rsidRPr="00A568C0" w:rsidRDefault="00A568C0" w:rsidP="00A568C0">
      <w:pPr>
        <w:pStyle w:val="IOP-CS-BodyNoIndent"/>
        <w:rPr>
          <w:i/>
          <w:iCs/>
        </w:rPr>
      </w:pPr>
      <w:r>
        <w:rPr>
          <w:i/>
          <w:iCs/>
        </w:rPr>
        <w:t xml:space="preserve">1.2 Hasil </w:t>
      </w:r>
      <w:proofErr w:type="spellStart"/>
      <w:r>
        <w:rPr>
          <w:i/>
          <w:iCs/>
        </w:rPr>
        <w:t>melihat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informas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umum</w:t>
      </w:r>
      <w:proofErr w:type="spellEnd"/>
      <w:r>
        <w:rPr>
          <w:i/>
          <w:iCs/>
        </w:rPr>
        <w:t xml:space="preserve"> data</w:t>
      </w:r>
    </w:p>
    <w:p w14:paraId="19BE0270" w14:textId="02B56676" w:rsidR="006D0995" w:rsidRDefault="00A568C0" w:rsidP="006B63A5">
      <w:pPr>
        <w:pStyle w:val="IOP-CS-SubsectionHeading"/>
        <w:rPr>
          <w:i w:val="0"/>
          <w:iCs w:val="0"/>
          <w:noProof/>
        </w:rPr>
      </w:pPr>
      <w:r>
        <w:rPr>
          <w:i w:val="0"/>
          <w:iCs w:val="0"/>
          <w:noProof/>
        </w:rPr>
        <w:t>3.</w:t>
      </w:r>
      <w:r w:rsidR="00BD4C24" w:rsidRPr="00BD4C24">
        <w:t xml:space="preserve"> </w:t>
      </w:r>
      <w:r w:rsidR="00BD4C24" w:rsidRPr="00BD4C24">
        <w:rPr>
          <w:i w:val="0"/>
          <w:iCs w:val="0"/>
          <w:noProof/>
        </w:rPr>
        <w:t>Menghitung Nilai-Nilai Sentral (Mean, Median, Modus)</w:t>
      </w:r>
    </w:p>
    <w:p w14:paraId="1F6D6602" w14:textId="678A7BE3" w:rsidR="00BD4C24" w:rsidRDefault="00BD4C24" w:rsidP="00BD4C24">
      <w:pPr>
        <w:pStyle w:val="IOP-CS-BodyNoIndent"/>
      </w:pPr>
      <w:r>
        <w:rPr>
          <w:noProof/>
        </w:rPr>
        <w:drawing>
          <wp:inline distT="0" distB="0" distL="0" distR="0" wp14:anchorId="46BFB0E5" wp14:editId="61C0A9A6">
            <wp:extent cx="5731510" cy="2110740"/>
            <wp:effectExtent l="0" t="0" r="2540" b="3810"/>
            <wp:docPr id="1448508930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8508930" name="Picture 1448508930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1107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C978D2" w14:textId="77777777" w:rsidR="00BD4C24" w:rsidRDefault="00BD4C24" w:rsidP="00BD4C24">
      <w:pPr>
        <w:pStyle w:val="IOP-CS-SubsectionHeading"/>
        <w:rPr>
          <w:i w:val="0"/>
          <w:iCs w:val="0"/>
          <w:noProof/>
        </w:rPr>
      </w:pPr>
      <w:r>
        <w:t xml:space="preserve">1.3 </w:t>
      </w:r>
      <w:proofErr w:type="spellStart"/>
      <w:r>
        <w:rPr>
          <w:i w:val="0"/>
          <w:iCs w:val="0"/>
        </w:rPr>
        <w:t>hasil</w:t>
      </w:r>
      <w:proofErr w:type="spellEnd"/>
      <w:r>
        <w:rPr>
          <w:i w:val="0"/>
          <w:iCs w:val="0"/>
        </w:rPr>
        <w:t xml:space="preserve"> </w:t>
      </w:r>
      <w:proofErr w:type="spellStart"/>
      <w:proofErr w:type="gramStart"/>
      <w:r>
        <w:rPr>
          <w:i w:val="0"/>
          <w:iCs w:val="0"/>
        </w:rPr>
        <w:t>dari</w:t>
      </w:r>
      <w:proofErr w:type="spellEnd"/>
      <w:r>
        <w:rPr>
          <w:i w:val="0"/>
          <w:iCs w:val="0"/>
        </w:rPr>
        <w:t xml:space="preserve">  </w:t>
      </w:r>
      <w:r>
        <w:rPr>
          <w:i w:val="0"/>
          <w:iCs w:val="0"/>
          <w:noProof/>
        </w:rPr>
        <w:t>.</w:t>
      </w:r>
      <w:proofErr w:type="gramEnd"/>
      <w:r w:rsidRPr="00BD4C24">
        <w:t xml:space="preserve"> </w:t>
      </w:r>
      <w:r w:rsidRPr="00BD4C24">
        <w:rPr>
          <w:i w:val="0"/>
          <w:iCs w:val="0"/>
          <w:noProof/>
        </w:rPr>
        <w:t>Menghitung Nilai-Nilai Sentral (Mean, Median, Modus)</w:t>
      </w:r>
    </w:p>
    <w:p w14:paraId="55CA990D" w14:textId="77777777" w:rsidR="00BD4C24" w:rsidRDefault="00BD4C24" w:rsidP="00BD4C24">
      <w:pPr>
        <w:pStyle w:val="IOP-CS-BodyText"/>
        <w:ind w:firstLine="0"/>
      </w:pPr>
    </w:p>
    <w:p w14:paraId="5FA88DF1" w14:textId="77777777" w:rsidR="00BD4C24" w:rsidRDefault="00BD4C24" w:rsidP="00BD4C24">
      <w:pPr>
        <w:pStyle w:val="IOP-CS-BodyText"/>
        <w:ind w:firstLine="0"/>
      </w:pPr>
    </w:p>
    <w:p w14:paraId="00B1617B" w14:textId="77777777" w:rsidR="00BD4C24" w:rsidRDefault="00BD4C24" w:rsidP="00BD4C24">
      <w:pPr>
        <w:pStyle w:val="IOP-CS-BodyText"/>
        <w:ind w:firstLine="0"/>
      </w:pPr>
    </w:p>
    <w:p w14:paraId="709E989A" w14:textId="77777777" w:rsidR="00BD4C24" w:rsidRDefault="00BD4C24" w:rsidP="00BD4C24">
      <w:pPr>
        <w:pStyle w:val="IOP-CS-BodyText"/>
        <w:ind w:firstLine="0"/>
      </w:pPr>
    </w:p>
    <w:p w14:paraId="3D492B00" w14:textId="77777777" w:rsidR="00BD4C24" w:rsidRDefault="00BD4C24" w:rsidP="00BD4C24">
      <w:pPr>
        <w:pStyle w:val="IOP-CS-BodyText"/>
        <w:ind w:firstLine="0"/>
      </w:pPr>
    </w:p>
    <w:p w14:paraId="0C122661" w14:textId="77777777" w:rsidR="00BD4C24" w:rsidRDefault="00BD4C24" w:rsidP="00BD4C24">
      <w:pPr>
        <w:pStyle w:val="IOP-CS-BodyText"/>
        <w:ind w:firstLine="0"/>
      </w:pPr>
    </w:p>
    <w:p w14:paraId="3B7EE66B" w14:textId="77777777" w:rsidR="00BD4C24" w:rsidRDefault="00BD4C24" w:rsidP="00BD4C24">
      <w:pPr>
        <w:pStyle w:val="IOP-CS-BodyText"/>
        <w:ind w:firstLine="0"/>
      </w:pPr>
    </w:p>
    <w:p w14:paraId="3C66C187" w14:textId="77777777" w:rsidR="00BD4C24" w:rsidRDefault="00BD4C24" w:rsidP="00BD4C24">
      <w:pPr>
        <w:pStyle w:val="IOP-CS-BodyText"/>
        <w:ind w:firstLine="0"/>
      </w:pPr>
    </w:p>
    <w:p w14:paraId="23AF46CE" w14:textId="77777777" w:rsidR="00BD4C24" w:rsidRDefault="00BD4C24" w:rsidP="00BD4C24">
      <w:pPr>
        <w:pStyle w:val="IOP-CS-BodyText"/>
        <w:ind w:firstLine="0"/>
      </w:pPr>
    </w:p>
    <w:p w14:paraId="1C11F31E" w14:textId="77777777" w:rsidR="00BD4C24" w:rsidRDefault="00BD4C24" w:rsidP="00BD4C24">
      <w:pPr>
        <w:pStyle w:val="IOP-CS-BodyText"/>
        <w:ind w:firstLine="0"/>
      </w:pPr>
    </w:p>
    <w:p w14:paraId="577B99B8" w14:textId="77777777" w:rsidR="00BD4C24" w:rsidRDefault="00BD4C24" w:rsidP="00BD4C24">
      <w:pPr>
        <w:pStyle w:val="IOP-CS-BodyText"/>
        <w:ind w:firstLine="0"/>
      </w:pPr>
    </w:p>
    <w:p w14:paraId="618C2F8E" w14:textId="14248128" w:rsidR="00BD4C24" w:rsidRDefault="00BD4C24" w:rsidP="00BD4C24">
      <w:pPr>
        <w:pStyle w:val="IOP-CS-BodyText"/>
        <w:ind w:firstLine="0"/>
      </w:pPr>
      <w:r>
        <w:t xml:space="preserve">4.menghitung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persebaran</w:t>
      </w:r>
      <w:proofErr w:type="spellEnd"/>
      <w:r>
        <w:t xml:space="preserve"> (</w:t>
      </w:r>
      <w:proofErr w:type="spellStart"/>
      <w:r>
        <w:t>variasi</w:t>
      </w:r>
      <w:proofErr w:type="spellEnd"/>
      <w:r>
        <w:t xml:space="preserve"> &amp;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deviasi</w:t>
      </w:r>
      <w:proofErr w:type="spellEnd"/>
      <w:r>
        <w:t>)</w:t>
      </w:r>
    </w:p>
    <w:p w14:paraId="3BC29597" w14:textId="77777777" w:rsidR="00BD4C24" w:rsidRDefault="00BD4C24" w:rsidP="00BD4C24">
      <w:pPr>
        <w:pStyle w:val="IOP-CS-BodyText"/>
        <w:ind w:firstLine="0"/>
      </w:pPr>
    </w:p>
    <w:p w14:paraId="3ADCD8F9" w14:textId="7B8F9A95" w:rsidR="00BD4C24" w:rsidRDefault="00BD4C24" w:rsidP="00BD4C24">
      <w:pPr>
        <w:pStyle w:val="IOP-CS-BodyText"/>
      </w:pPr>
      <w:r>
        <w:rPr>
          <w:noProof/>
        </w:rPr>
        <w:drawing>
          <wp:inline distT="0" distB="0" distL="0" distR="0" wp14:anchorId="4F2A2FC7" wp14:editId="6CBF536E">
            <wp:extent cx="5731510" cy="3222625"/>
            <wp:effectExtent l="0" t="0" r="2540" b="0"/>
            <wp:docPr id="930868469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30868469" name="Picture 930868469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0EE39" w14:textId="77777777" w:rsidR="00BD4C24" w:rsidRDefault="00BD4C24" w:rsidP="00BD4C24">
      <w:pPr>
        <w:pStyle w:val="IOP-CS-BodyText"/>
        <w:ind w:firstLine="0"/>
      </w:pPr>
      <w:r>
        <w:t xml:space="preserve">1.4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proofErr w:type="gramStart"/>
      <w:r>
        <w:rPr>
          <w:i/>
          <w:iCs/>
        </w:rPr>
        <w:t>dari</w:t>
      </w:r>
      <w:proofErr w:type="spellEnd"/>
      <w:r>
        <w:rPr>
          <w:i/>
          <w:iCs/>
        </w:rPr>
        <w:t xml:space="preserve"> </w:t>
      </w:r>
      <w:r>
        <w:t>.</w:t>
      </w:r>
      <w:proofErr w:type="spellStart"/>
      <w:r>
        <w:t>menghitung</w:t>
      </w:r>
      <w:proofErr w:type="spellEnd"/>
      <w:proofErr w:type="gramEnd"/>
      <w:r>
        <w:t xml:space="preserve"> </w:t>
      </w:r>
      <w:proofErr w:type="spellStart"/>
      <w:r>
        <w:t>ukuran</w:t>
      </w:r>
      <w:proofErr w:type="spellEnd"/>
      <w:r>
        <w:t xml:space="preserve"> </w:t>
      </w:r>
      <w:proofErr w:type="spellStart"/>
      <w:r>
        <w:t>persebaran</w:t>
      </w:r>
      <w:proofErr w:type="spellEnd"/>
      <w:r>
        <w:t xml:space="preserve"> (</w:t>
      </w:r>
      <w:proofErr w:type="spellStart"/>
      <w:r>
        <w:t>variasi</w:t>
      </w:r>
      <w:proofErr w:type="spellEnd"/>
      <w:r>
        <w:t xml:space="preserve"> &amp;</w:t>
      </w:r>
      <w:proofErr w:type="spellStart"/>
      <w:r>
        <w:t>standar</w:t>
      </w:r>
      <w:proofErr w:type="spellEnd"/>
      <w:r>
        <w:t xml:space="preserve"> </w:t>
      </w:r>
      <w:proofErr w:type="spellStart"/>
      <w:r>
        <w:t>deviasi</w:t>
      </w:r>
      <w:proofErr w:type="spellEnd"/>
      <w:r>
        <w:t>)</w:t>
      </w:r>
    </w:p>
    <w:p w14:paraId="48424005" w14:textId="77777777" w:rsidR="00BD4C24" w:rsidRDefault="00BD4C24" w:rsidP="00BD4C24">
      <w:pPr>
        <w:pStyle w:val="IOP-CS-BodyText"/>
        <w:ind w:firstLine="0"/>
      </w:pPr>
    </w:p>
    <w:p w14:paraId="5AABE135" w14:textId="2AB717E3" w:rsidR="00BD4C24" w:rsidRDefault="00BD4C24" w:rsidP="00BD4C24">
      <w:pPr>
        <w:pStyle w:val="IOP-CS-BodyText"/>
        <w:ind w:firstLine="0"/>
      </w:pPr>
      <w:r>
        <w:t xml:space="preserve">5.menghitung </w:t>
      </w:r>
      <w:proofErr w:type="spellStart"/>
      <w:r>
        <w:t>Quartil</w:t>
      </w:r>
      <w:proofErr w:type="spellEnd"/>
    </w:p>
    <w:p w14:paraId="4CE96CDD" w14:textId="1A6857DC" w:rsidR="00BD4C24" w:rsidRDefault="00BD4C24" w:rsidP="00BD4C24">
      <w:pPr>
        <w:pStyle w:val="IOP-CS-BodyText"/>
        <w:ind w:firstLine="0"/>
      </w:pPr>
      <w:r>
        <w:rPr>
          <w:noProof/>
        </w:rPr>
        <w:drawing>
          <wp:inline distT="0" distB="0" distL="0" distR="0" wp14:anchorId="2FFF4C05" wp14:editId="05EEEAA6">
            <wp:extent cx="5731510" cy="830580"/>
            <wp:effectExtent l="0" t="0" r="2540" b="7620"/>
            <wp:docPr id="72999304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9993047" name="Picture 729993047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8305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3F75D0" w14:textId="7D20CF56" w:rsidR="00BD4C24" w:rsidRDefault="00BD4C24" w:rsidP="00BD4C24">
      <w:pPr>
        <w:pStyle w:val="IOP-CS-BodyText"/>
        <w:rPr>
          <w:i/>
          <w:iCs/>
        </w:rPr>
      </w:pPr>
      <w:r>
        <w:t xml:space="preserve">1.5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ar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enghitu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Quartil</w:t>
      </w:r>
      <w:proofErr w:type="spellEnd"/>
    </w:p>
    <w:p w14:paraId="3396478B" w14:textId="77777777" w:rsidR="00BD4C24" w:rsidRDefault="00BD4C24" w:rsidP="00BD4C24">
      <w:pPr>
        <w:pStyle w:val="IOP-CS-BodyText"/>
      </w:pPr>
    </w:p>
    <w:p w14:paraId="62C0A7D8" w14:textId="43F978C5" w:rsidR="00BD4C24" w:rsidRDefault="00906E0D" w:rsidP="00BD4C24">
      <w:pPr>
        <w:pStyle w:val="IOP-CS-BodyText"/>
      </w:pPr>
      <w:r>
        <w:t>6.</w:t>
      </w:r>
      <w:r w:rsidRPr="00906E0D">
        <w:t xml:space="preserve"> </w:t>
      </w:r>
      <w:proofErr w:type="spellStart"/>
      <w:r w:rsidRPr="00906E0D">
        <w:t>Menghitung</w:t>
      </w:r>
      <w:proofErr w:type="spellEnd"/>
      <w:r w:rsidRPr="00906E0D">
        <w:t xml:space="preserve"> </w:t>
      </w:r>
      <w:proofErr w:type="spellStart"/>
      <w:r w:rsidRPr="00906E0D">
        <w:t>Statistik</w:t>
      </w:r>
      <w:proofErr w:type="spellEnd"/>
      <w:r w:rsidRPr="00906E0D">
        <w:t xml:space="preserve"> </w:t>
      </w:r>
      <w:proofErr w:type="spellStart"/>
      <w:r w:rsidRPr="00906E0D">
        <w:t>Deskriptif</w:t>
      </w:r>
      <w:proofErr w:type="spellEnd"/>
      <w:r w:rsidRPr="00906E0D">
        <w:t xml:space="preserve"> </w:t>
      </w:r>
      <w:proofErr w:type="spellStart"/>
      <w:r w:rsidRPr="00906E0D">
        <w:t>Otomatis</w:t>
      </w:r>
      <w:proofErr w:type="spellEnd"/>
    </w:p>
    <w:p w14:paraId="56B6521A" w14:textId="4A236819" w:rsidR="00906E0D" w:rsidRDefault="00906E0D" w:rsidP="00BD4C24">
      <w:pPr>
        <w:pStyle w:val="IOP-CS-BodyText"/>
      </w:pPr>
      <w:r>
        <w:rPr>
          <w:noProof/>
        </w:rPr>
        <w:drawing>
          <wp:inline distT="0" distB="0" distL="0" distR="0" wp14:anchorId="4B5D56F5" wp14:editId="7B7F7F4A">
            <wp:extent cx="5731510" cy="1699260"/>
            <wp:effectExtent l="0" t="0" r="2540" b="0"/>
            <wp:docPr id="1381312913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81312913" name="Picture 1381312913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6992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8B2A90" w14:textId="5BB11054" w:rsidR="00906E0D" w:rsidRDefault="00906E0D" w:rsidP="00BD4C24">
      <w:pPr>
        <w:pStyle w:val="IOP-CS-BodyText"/>
        <w:rPr>
          <w:i/>
          <w:iCs/>
        </w:rPr>
      </w:pPr>
      <w:r>
        <w:t xml:space="preserve">1.6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ari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enghitung</w:t>
      </w:r>
      <w:proofErr w:type="spellEnd"/>
      <w:r>
        <w:rPr>
          <w:i/>
          <w:iCs/>
        </w:rPr>
        <w:t xml:space="preserve"> statistic </w:t>
      </w:r>
      <w:proofErr w:type="spellStart"/>
      <w:r>
        <w:rPr>
          <w:i/>
          <w:iCs/>
        </w:rPr>
        <w:t>deskriptif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otomatis</w:t>
      </w:r>
      <w:proofErr w:type="spellEnd"/>
    </w:p>
    <w:p w14:paraId="61073224" w14:textId="77777777" w:rsidR="00906E0D" w:rsidRDefault="00906E0D" w:rsidP="00BD4C24">
      <w:pPr>
        <w:pStyle w:val="IOP-CS-BodyText"/>
        <w:rPr>
          <w:i/>
          <w:iCs/>
        </w:rPr>
      </w:pPr>
    </w:p>
    <w:p w14:paraId="6014475B" w14:textId="77777777" w:rsidR="00906E0D" w:rsidRDefault="00906E0D" w:rsidP="00BD4C24">
      <w:pPr>
        <w:pStyle w:val="IOP-CS-BodyText"/>
      </w:pPr>
    </w:p>
    <w:p w14:paraId="441CCDC3" w14:textId="77777777" w:rsidR="00906E0D" w:rsidRDefault="00906E0D" w:rsidP="00BD4C24">
      <w:pPr>
        <w:pStyle w:val="IOP-CS-BodyText"/>
      </w:pPr>
    </w:p>
    <w:p w14:paraId="66DDFD3B" w14:textId="77777777" w:rsidR="00906E0D" w:rsidRDefault="00906E0D" w:rsidP="00BD4C24">
      <w:pPr>
        <w:pStyle w:val="IOP-CS-BodyText"/>
      </w:pPr>
    </w:p>
    <w:p w14:paraId="15927E42" w14:textId="77777777" w:rsidR="00906E0D" w:rsidRDefault="00906E0D" w:rsidP="00BD4C24">
      <w:pPr>
        <w:pStyle w:val="IOP-CS-BodyText"/>
      </w:pPr>
    </w:p>
    <w:p w14:paraId="7768D96E" w14:textId="6D489BEB" w:rsidR="00906E0D" w:rsidRDefault="00906E0D" w:rsidP="00BD4C24">
      <w:pPr>
        <w:pStyle w:val="IOP-CS-BodyText"/>
      </w:pPr>
      <w:r>
        <w:t xml:space="preserve">7. </w:t>
      </w:r>
      <w:proofErr w:type="spellStart"/>
      <w:r>
        <w:t>menghitung</w:t>
      </w:r>
      <w:proofErr w:type="spellEnd"/>
      <w:r>
        <w:t xml:space="preserve"> </w:t>
      </w:r>
      <w:proofErr w:type="spellStart"/>
      <w:r>
        <w:t>korelasi</w:t>
      </w:r>
      <w:proofErr w:type="spellEnd"/>
    </w:p>
    <w:p w14:paraId="4C45EE05" w14:textId="77777777" w:rsidR="00906E0D" w:rsidRDefault="00906E0D" w:rsidP="00BD4C24">
      <w:pPr>
        <w:pStyle w:val="IOP-CS-BodyText"/>
      </w:pPr>
    </w:p>
    <w:p w14:paraId="08B559DB" w14:textId="5B060D1B" w:rsidR="00906E0D" w:rsidRDefault="00906E0D" w:rsidP="00BD4C24">
      <w:pPr>
        <w:pStyle w:val="IOP-CS-BodyText"/>
      </w:pPr>
      <w:r>
        <w:rPr>
          <w:noProof/>
        </w:rPr>
        <w:drawing>
          <wp:inline distT="0" distB="0" distL="0" distR="0" wp14:anchorId="1231AE9C" wp14:editId="2D3ECFD2">
            <wp:extent cx="5731510" cy="923290"/>
            <wp:effectExtent l="0" t="0" r="2540" b="0"/>
            <wp:docPr id="111037533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0375337" name="Picture 1110375337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92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5FD36D" w14:textId="569D7668" w:rsidR="00906E0D" w:rsidRDefault="00906E0D" w:rsidP="00BD4C24">
      <w:pPr>
        <w:pStyle w:val="IOP-CS-BodyText"/>
        <w:rPr>
          <w:i/>
          <w:iCs/>
        </w:rPr>
      </w:pPr>
      <w:r>
        <w:t>1.7</w:t>
      </w:r>
      <w:r>
        <w:rPr>
          <w:i/>
          <w:iCs/>
        </w:rPr>
        <w:t xml:space="preserve">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menghitung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korelasi</w:t>
      </w:r>
      <w:proofErr w:type="spellEnd"/>
    </w:p>
    <w:p w14:paraId="7C3EF590" w14:textId="77777777" w:rsidR="00906E0D" w:rsidRDefault="00906E0D" w:rsidP="00BD4C24">
      <w:pPr>
        <w:pStyle w:val="IOP-CS-BodyText"/>
      </w:pPr>
    </w:p>
    <w:p w14:paraId="6C3CB798" w14:textId="3018F512" w:rsidR="00906E0D" w:rsidRDefault="00906E0D" w:rsidP="00BD4C24">
      <w:pPr>
        <w:pStyle w:val="IOP-CS-BodyText"/>
      </w:pPr>
      <w:r>
        <w:t xml:space="preserve">8. </w:t>
      </w:r>
      <w:proofErr w:type="spellStart"/>
      <w:r w:rsidR="001922FA">
        <w:t>visualilasi</w:t>
      </w:r>
      <w:proofErr w:type="spellEnd"/>
      <w:r w:rsidR="001922FA">
        <w:t xml:space="preserve"> data </w:t>
      </w:r>
    </w:p>
    <w:p w14:paraId="364B1EB8" w14:textId="03654AE2" w:rsidR="001922FA" w:rsidRDefault="001922FA" w:rsidP="00BD4C24">
      <w:pPr>
        <w:pStyle w:val="IOP-CS-BodyText"/>
      </w:pPr>
      <w:r>
        <w:t>1. Boxplot</w:t>
      </w:r>
    </w:p>
    <w:p w14:paraId="0CB9E692" w14:textId="6FF8CD49" w:rsidR="001922FA" w:rsidRPr="00906E0D" w:rsidRDefault="001922FA" w:rsidP="00BD4C24">
      <w:pPr>
        <w:pStyle w:val="IOP-CS-BodyText"/>
      </w:pPr>
      <w:r>
        <w:rPr>
          <w:noProof/>
        </w:rPr>
        <w:drawing>
          <wp:inline distT="0" distB="0" distL="0" distR="0" wp14:anchorId="36E85F28" wp14:editId="423E0F1C">
            <wp:extent cx="5731510" cy="3222625"/>
            <wp:effectExtent l="0" t="0" r="2540" b="0"/>
            <wp:docPr id="1653510576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3510576" name="Picture 1653510576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5DBE3B" w14:textId="13C329FA" w:rsidR="00BD4C24" w:rsidRDefault="001922FA" w:rsidP="001922FA">
      <w:pPr>
        <w:pStyle w:val="IOP-CS-BodyText"/>
        <w:numPr>
          <w:ilvl w:val="1"/>
          <w:numId w:val="6"/>
        </w:numPr>
        <w:rPr>
          <w:i/>
          <w:iCs/>
        </w:rPr>
      </w:pP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dari boxplot</w:t>
      </w:r>
    </w:p>
    <w:p w14:paraId="4B303738" w14:textId="372E13A9" w:rsidR="001922FA" w:rsidRDefault="001922FA" w:rsidP="001922FA">
      <w:pPr>
        <w:pStyle w:val="IOP-CS-BodyText"/>
        <w:ind w:left="360" w:firstLine="0"/>
      </w:pPr>
    </w:p>
    <w:p w14:paraId="10449593" w14:textId="0A33F128" w:rsidR="001922FA" w:rsidRDefault="001922FA" w:rsidP="001922FA">
      <w:pPr>
        <w:pStyle w:val="IOP-CS-BodyText"/>
        <w:ind w:firstLine="0"/>
      </w:pPr>
      <w:r>
        <w:t>2.Histogram</w:t>
      </w:r>
      <w:r>
        <w:rPr>
          <w:noProof/>
        </w:rPr>
        <w:drawing>
          <wp:inline distT="0" distB="0" distL="0" distR="0" wp14:anchorId="463C8C5E" wp14:editId="47EB8121">
            <wp:extent cx="5731510" cy="3222625"/>
            <wp:effectExtent l="0" t="0" r="2540" b="0"/>
            <wp:docPr id="1922848964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2848964" name="Picture 1922848964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3BC77635" wp14:editId="280A9449">
            <wp:extent cx="5731510" cy="3222625"/>
            <wp:effectExtent l="0" t="0" r="2540" b="0"/>
            <wp:docPr id="1114482293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14482293" name="Picture 1114482293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E76B27" w14:textId="37047F33" w:rsidR="001922FA" w:rsidRDefault="001922FA" w:rsidP="001922FA">
      <w:pPr>
        <w:pStyle w:val="IOP-CS-BodyText"/>
        <w:numPr>
          <w:ilvl w:val="1"/>
          <w:numId w:val="6"/>
        </w:numPr>
        <w:rPr>
          <w:i/>
          <w:iCs/>
        </w:rPr>
      </w:pP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histogram</w:t>
      </w:r>
    </w:p>
    <w:p w14:paraId="4B34B6DD" w14:textId="77777777" w:rsidR="001922FA" w:rsidRDefault="001922FA" w:rsidP="001922FA">
      <w:pPr>
        <w:pStyle w:val="IOP-CS-BodyText"/>
        <w:ind w:firstLine="0"/>
      </w:pPr>
    </w:p>
    <w:p w14:paraId="0DDA00DC" w14:textId="77777777" w:rsidR="001922FA" w:rsidRDefault="001922FA" w:rsidP="001922FA">
      <w:pPr>
        <w:pStyle w:val="IOP-CS-BodyText"/>
        <w:ind w:firstLine="0"/>
      </w:pPr>
    </w:p>
    <w:p w14:paraId="76633292" w14:textId="77777777" w:rsidR="001922FA" w:rsidRDefault="001922FA" w:rsidP="001922FA">
      <w:pPr>
        <w:pStyle w:val="IOP-CS-BodyText"/>
        <w:ind w:left="720" w:firstLine="0"/>
      </w:pPr>
    </w:p>
    <w:p w14:paraId="1EC97FBE" w14:textId="77777777" w:rsidR="001922FA" w:rsidRDefault="001922FA" w:rsidP="001922FA">
      <w:pPr>
        <w:pStyle w:val="IOP-CS-BodyText"/>
        <w:ind w:left="720" w:firstLine="0"/>
      </w:pPr>
    </w:p>
    <w:p w14:paraId="483DF485" w14:textId="77777777" w:rsidR="001922FA" w:rsidRDefault="001922FA" w:rsidP="001922FA">
      <w:pPr>
        <w:pStyle w:val="IOP-CS-BodyText"/>
        <w:ind w:left="720" w:firstLine="0"/>
      </w:pPr>
    </w:p>
    <w:p w14:paraId="587F0928" w14:textId="77777777" w:rsidR="001922FA" w:rsidRDefault="001922FA" w:rsidP="001922FA">
      <w:pPr>
        <w:pStyle w:val="IOP-CS-BodyText"/>
        <w:ind w:left="720" w:firstLine="0"/>
      </w:pPr>
    </w:p>
    <w:p w14:paraId="38B17F55" w14:textId="77777777" w:rsidR="001922FA" w:rsidRDefault="001922FA" w:rsidP="001922FA">
      <w:pPr>
        <w:pStyle w:val="IOP-CS-BodyText"/>
        <w:ind w:left="720" w:firstLine="0"/>
      </w:pPr>
    </w:p>
    <w:p w14:paraId="4962590B" w14:textId="77777777" w:rsidR="001922FA" w:rsidRDefault="001922FA" w:rsidP="001922FA">
      <w:pPr>
        <w:pStyle w:val="IOP-CS-BodyText"/>
        <w:ind w:left="720" w:firstLine="0"/>
      </w:pPr>
    </w:p>
    <w:p w14:paraId="17BD3182" w14:textId="37ADC21D" w:rsidR="001922FA" w:rsidRDefault="001922FA" w:rsidP="001922FA">
      <w:pPr>
        <w:pStyle w:val="IOP-CS-BodyText"/>
        <w:ind w:left="720" w:firstLine="0"/>
      </w:pPr>
      <w:r>
        <w:t>3.</w:t>
      </w:r>
      <w:r w:rsidRPr="001922FA">
        <w:t>Scatter Plot (</w:t>
      </w:r>
      <w:proofErr w:type="spellStart"/>
      <w:r w:rsidRPr="001922FA">
        <w:t>Hubungan</w:t>
      </w:r>
      <w:proofErr w:type="spellEnd"/>
      <w:r w:rsidRPr="001922FA">
        <w:t xml:space="preserve"> Antar </w:t>
      </w:r>
      <w:proofErr w:type="spellStart"/>
      <w:r w:rsidRPr="001922FA">
        <w:t>Variabel</w:t>
      </w:r>
      <w:proofErr w:type="spellEnd"/>
      <w:r w:rsidRPr="001922FA">
        <w:t>)</w:t>
      </w:r>
    </w:p>
    <w:p w14:paraId="50E07061" w14:textId="3EAF0264" w:rsidR="001922FA" w:rsidRPr="001922FA" w:rsidRDefault="001922FA" w:rsidP="001922FA">
      <w:pPr>
        <w:pStyle w:val="IOP-CS-BodyText"/>
      </w:pPr>
      <w:r>
        <w:rPr>
          <w:noProof/>
        </w:rPr>
        <w:drawing>
          <wp:inline distT="0" distB="0" distL="0" distR="0" wp14:anchorId="49D3EEC4" wp14:editId="273CF59A">
            <wp:extent cx="5731510" cy="2500630"/>
            <wp:effectExtent l="0" t="0" r="2540" b="0"/>
            <wp:docPr id="1490021987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0021987" name="Picture 1490021987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500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5AFB9483" wp14:editId="64B9627F">
            <wp:extent cx="5731510" cy="1925955"/>
            <wp:effectExtent l="0" t="0" r="2540" b="0"/>
            <wp:docPr id="1459403225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59403225" name="Picture 1459403225"/>
                    <pic:cNvPicPr/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925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758087" w14:textId="554CAC39" w:rsidR="001922FA" w:rsidRDefault="001922FA" w:rsidP="001922FA">
      <w:pPr>
        <w:pStyle w:val="IOP-CS-BodyText"/>
        <w:numPr>
          <w:ilvl w:val="1"/>
          <w:numId w:val="6"/>
        </w:numPr>
      </w:pPr>
      <w:r>
        <w:rPr>
          <w:noProof/>
        </w:rPr>
        <w:t xml:space="preserve">hasil </w:t>
      </w:r>
      <w:proofErr w:type="gramStart"/>
      <w:r>
        <w:rPr>
          <w:noProof/>
        </w:rPr>
        <w:t xml:space="preserve">dari </w:t>
      </w:r>
      <w:r>
        <w:t>.</w:t>
      </w:r>
      <w:r w:rsidRPr="001922FA">
        <w:t>Scatter</w:t>
      </w:r>
      <w:proofErr w:type="gramEnd"/>
      <w:r w:rsidRPr="001922FA">
        <w:t xml:space="preserve"> Plot (</w:t>
      </w:r>
      <w:proofErr w:type="spellStart"/>
      <w:r w:rsidRPr="001922FA">
        <w:t>Hubungan</w:t>
      </w:r>
      <w:proofErr w:type="spellEnd"/>
      <w:r w:rsidRPr="001922FA">
        <w:t xml:space="preserve"> Antar </w:t>
      </w:r>
      <w:proofErr w:type="spellStart"/>
      <w:r w:rsidRPr="001922FA">
        <w:t>Variabel</w:t>
      </w:r>
      <w:proofErr w:type="spellEnd"/>
      <w:r w:rsidRPr="001922FA">
        <w:t>)</w:t>
      </w:r>
    </w:p>
    <w:p w14:paraId="4D6C7837" w14:textId="47B2786B" w:rsidR="001922FA" w:rsidRDefault="00A920B6" w:rsidP="001922FA">
      <w:pPr>
        <w:pStyle w:val="IOP-CS-BodyText"/>
      </w:pPr>
      <w:r>
        <w:rPr>
          <w:noProof/>
        </w:rPr>
        <w:drawing>
          <wp:inline distT="0" distB="0" distL="0" distR="0" wp14:anchorId="01D239A9" wp14:editId="4FBD4985">
            <wp:extent cx="5731510" cy="2471420"/>
            <wp:effectExtent l="0" t="0" r="2540" b="5080"/>
            <wp:docPr id="2117942956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7942956" name="Picture 2117942956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4714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24C26AAD" wp14:editId="23A7DACB">
            <wp:extent cx="5731510" cy="3222625"/>
            <wp:effectExtent l="0" t="0" r="2540" b="0"/>
            <wp:docPr id="73964470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9644701" name="Picture 739644701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8707A9" w14:textId="35D07C4E" w:rsidR="006D0995" w:rsidRDefault="006D0995" w:rsidP="006B63A5">
      <w:pPr>
        <w:pStyle w:val="IOP-CS-SubsectionHeading"/>
        <w:rPr>
          <w:i w:val="0"/>
          <w:iCs w:val="0"/>
          <w:noProof/>
        </w:rPr>
      </w:pPr>
    </w:p>
    <w:p w14:paraId="48EAA02E" w14:textId="6CA1943A" w:rsidR="001922FA" w:rsidRDefault="001922FA" w:rsidP="001922FA">
      <w:pPr>
        <w:pStyle w:val="IOP-CS-BodyNoIndent"/>
        <w:rPr>
          <w:b/>
          <w:bCs/>
        </w:rPr>
      </w:pPr>
      <w:r w:rsidRPr="001922FA">
        <w:rPr>
          <w:b/>
          <w:bCs/>
        </w:rPr>
        <w:t>TUGAS PRAKTIKUM MANDIRI 2</w:t>
      </w:r>
    </w:p>
    <w:p w14:paraId="6EA72D50" w14:textId="74172F11" w:rsidR="001922FA" w:rsidRDefault="00A920B6" w:rsidP="00A920B6">
      <w:pPr>
        <w:pStyle w:val="IOP-CS-BodyText"/>
      </w:pPr>
      <w:r>
        <w:t>1.</w:t>
      </w:r>
      <w:r w:rsidRPr="00A920B6">
        <w:rPr>
          <w:rFonts w:asciiTheme="minorHAnsi" w:hAnsiTheme="minorHAnsi"/>
        </w:rPr>
        <w:t xml:space="preserve"> </w:t>
      </w:r>
      <w:r w:rsidRPr="00A920B6">
        <w:t xml:space="preserve">proses </w:t>
      </w:r>
      <w:proofErr w:type="spellStart"/>
      <w:r w:rsidRPr="00A920B6">
        <w:t>unggah</w:t>
      </w:r>
      <w:proofErr w:type="spellEnd"/>
      <w:r w:rsidRPr="00A920B6">
        <w:t xml:space="preserve"> file day.csv </w:t>
      </w:r>
      <w:proofErr w:type="spellStart"/>
      <w:r w:rsidRPr="00A920B6">
        <w:t>ke</w:t>
      </w:r>
      <w:proofErr w:type="spellEnd"/>
      <w:r w:rsidRPr="00A920B6">
        <w:t xml:space="preserve"> Google </w:t>
      </w:r>
      <w:proofErr w:type="spellStart"/>
      <w:r w:rsidRPr="00A920B6">
        <w:t>Colab</w:t>
      </w:r>
      <w:proofErr w:type="spellEnd"/>
      <w:r w:rsidRPr="00A920B6">
        <w:t xml:space="preserve"> </w:t>
      </w:r>
      <w:proofErr w:type="spellStart"/>
      <w:r w:rsidRPr="00A920B6">
        <w:t>sebagai</w:t>
      </w:r>
      <w:proofErr w:type="spellEnd"/>
      <w:r w:rsidRPr="00A920B6">
        <w:t xml:space="preserve"> </w:t>
      </w:r>
      <w:proofErr w:type="spellStart"/>
      <w:r w:rsidRPr="00A920B6">
        <w:t>langkah</w:t>
      </w:r>
      <w:proofErr w:type="spellEnd"/>
      <w:r w:rsidRPr="00A920B6">
        <w:t xml:space="preserve"> </w:t>
      </w:r>
      <w:proofErr w:type="spellStart"/>
      <w:r w:rsidRPr="00A920B6">
        <w:t>awal</w:t>
      </w:r>
      <w:proofErr w:type="spellEnd"/>
      <w:r w:rsidRPr="00A920B6">
        <w:t xml:space="preserve"> </w:t>
      </w:r>
      <w:proofErr w:type="spellStart"/>
      <w:r w:rsidRPr="00A920B6">
        <w:t>sebelum</w:t>
      </w:r>
      <w:proofErr w:type="spellEnd"/>
      <w:r w:rsidRPr="00A920B6">
        <w:t xml:space="preserve"> </w:t>
      </w:r>
      <w:proofErr w:type="spellStart"/>
      <w:r w:rsidRPr="00A920B6">
        <w:t>analisis</w:t>
      </w:r>
      <w:proofErr w:type="spellEnd"/>
      <w:r w:rsidRPr="00A920B6">
        <w:t xml:space="preserve"> data</w:t>
      </w:r>
    </w:p>
    <w:p w14:paraId="5BF5E2DB" w14:textId="1E732F68" w:rsidR="00A920B6" w:rsidRDefault="00A920B6" w:rsidP="00A920B6">
      <w:pPr>
        <w:pStyle w:val="IOP-CS-BodyText"/>
      </w:pPr>
      <w:r>
        <w:rPr>
          <w:noProof/>
        </w:rPr>
        <w:drawing>
          <wp:inline distT="0" distB="0" distL="0" distR="0" wp14:anchorId="43EE6E04" wp14:editId="6DB7BF48">
            <wp:extent cx="5731510" cy="1720215"/>
            <wp:effectExtent l="0" t="0" r="2540" b="0"/>
            <wp:docPr id="2006274689" name="Picture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6274689" name="Picture 2006274689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17202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EBF904D" w14:textId="6C623490" w:rsidR="00A920B6" w:rsidRDefault="00A920B6" w:rsidP="00A920B6">
      <w:pPr>
        <w:pStyle w:val="IOP-CS-BodyText"/>
        <w:ind w:firstLine="0"/>
      </w:pPr>
    </w:p>
    <w:p w14:paraId="7BFC6ABB" w14:textId="62B3DAE3" w:rsidR="00A920B6" w:rsidRDefault="00C864A4" w:rsidP="00C864A4">
      <w:pPr>
        <w:pStyle w:val="IOP-CS-Abstract"/>
        <w:jc w:val="left"/>
      </w:pPr>
      <w:r>
        <w:t xml:space="preserve"> 2.hasil </w:t>
      </w:r>
      <w:proofErr w:type="spellStart"/>
      <w:r>
        <w:t>pembacaan</w:t>
      </w:r>
      <w:proofErr w:type="spellEnd"/>
      <w:r>
        <w:t xml:space="preserve"> data </w:t>
      </w:r>
      <w:proofErr w:type="gramStart"/>
      <w:r>
        <w:t xml:space="preserve">day.csv  </w:t>
      </w:r>
      <w:proofErr w:type="spellStart"/>
      <w:r>
        <w:t>dari</w:t>
      </w:r>
      <w:proofErr w:type="spellEnd"/>
      <w:proofErr w:type="gramEnd"/>
      <w:r>
        <w:t xml:space="preserve"> google </w:t>
      </w:r>
      <w:proofErr w:type="spellStart"/>
      <w:r>
        <w:t>colab</w:t>
      </w:r>
      <w:proofErr w:type="spellEnd"/>
      <w:r w:rsidR="00A920B6">
        <w:rPr>
          <w:noProof/>
        </w:rPr>
        <w:drawing>
          <wp:inline distT="0" distB="0" distL="0" distR="0" wp14:anchorId="424D558B" wp14:editId="1AFEA069">
            <wp:extent cx="5183005" cy="1362075"/>
            <wp:effectExtent l="0" t="0" r="0" b="0"/>
            <wp:docPr id="712109939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2109939" name="Picture 712109939"/>
                    <pic:cNvPicPr/>
                  </pic:nvPicPr>
                  <pic:blipFill>
                    <a:blip r:embed="rId2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185906" cy="13628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77D0FE" w14:textId="0607746B" w:rsidR="00C864A4" w:rsidRDefault="00C864A4" w:rsidP="00C864A4">
      <w:pPr>
        <w:pStyle w:val="IOP-CS-Abstract"/>
        <w:ind w:left="0"/>
        <w:jc w:val="left"/>
      </w:pPr>
      <w:r>
        <w:t xml:space="preserve">3.tampilan </w:t>
      </w:r>
      <w:proofErr w:type="spellStart"/>
      <w:r>
        <w:t>jumlah</w:t>
      </w:r>
      <w:proofErr w:type="spellEnd"/>
      <w:r>
        <w:t xml:space="preserve"> </w:t>
      </w:r>
      <w:r w:rsidRPr="00C864A4">
        <w:t>(Training, Validation, dan Testing</w:t>
      </w:r>
      <w:r>
        <w:t>)</w:t>
      </w:r>
    </w:p>
    <w:p w14:paraId="5CABDCBA" w14:textId="23BE9620" w:rsidR="00C864A4" w:rsidRDefault="00C864A4" w:rsidP="00C864A4">
      <w:pPr>
        <w:pStyle w:val="IOP-CS-Abstract"/>
        <w:ind w:left="0"/>
        <w:jc w:val="left"/>
      </w:pPr>
      <w:r>
        <w:rPr>
          <w:noProof/>
        </w:rPr>
        <w:drawing>
          <wp:inline distT="0" distB="0" distL="0" distR="0" wp14:anchorId="61920604" wp14:editId="3A5D83D6">
            <wp:extent cx="5731510" cy="3222625"/>
            <wp:effectExtent l="0" t="0" r="2540" b="0"/>
            <wp:docPr id="1550470979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0470979" name="Picture 1550470979"/>
                    <pic:cNvPicPr/>
                  </pic:nvPicPr>
                  <pic:blipFill>
                    <a:blip r:embed="rId2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7A8330" w14:textId="00A8AB3E" w:rsidR="00BD4C24" w:rsidRDefault="00BD4C24" w:rsidP="00C864A4">
      <w:pPr>
        <w:pStyle w:val="IOP-CS-Abstract"/>
        <w:ind w:left="0"/>
        <w:jc w:val="left"/>
        <w:rPr>
          <w:noProof/>
        </w:rPr>
      </w:pPr>
    </w:p>
    <w:p w14:paraId="538B5045" w14:textId="77777777" w:rsidR="00C864A4" w:rsidRDefault="00C864A4" w:rsidP="00C864A4">
      <w:pPr>
        <w:pStyle w:val="IOP-CS-Abstract"/>
        <w:ind w:left="0"/>
        <w:jc w:val="left"/>
        <w:rPr>
          <w:noProof/>
        </w:rPr>
      </w:pPr>
    </w:p>
    <w:p w14:paraId="575FBD02" w14:textId="77777777" w:rsidR="00C864A4" w:rsidRDefault="00C864A4" w:rsidP="00C864A4">
      <w:pPr>
        <w:pStyle w:val="IOP-CS-Abstract"/>
        <w:ind w:left="0"/>
        <w:jc w:val="left"/>
        <w:rPr>
          <w:noProof/>
        </w:rPr>
      </w:pPr>
    </w:p>
    <w:p w14:paraId="2E6FBD48" w14:textId="77777777" w:rsidR="00C864A4" w:rsidRDefault="00C864A4" w:rsidP="00C864A4">
      <w:pPr>
        <w:pStyle w:val="IOP-CS-Abstract"/>
        <w:ind w:left="0"/>
        <w:jc w:val="left"/>
        <w:rPr>
          <w:noProof/>
        </w:rPr>
      </w:pPr>
    </w:p>
    <w:p w14:paraId="680C94AD" w14:textId="77777777" w:rsidR="00C864A4" w:rsidRDefault="00C864A4" w:rsidP="00C864A4">
      <w:pPr>
        <w:pStyle w:val="IOP-CS-Abstract"/>
        <w:ind w:left="0"/>
        <w:jc w:val="left"/>
        <w:rPr>
          <w:noProof/>
        </w:rPr>
      </w:pPr>
    </w:p>
    <w:p w14:paraId="21B6C8C0" w14:textId="77777777" w:rsidR="00C864A4" w:rsidRDefault="00C864A4" w:rsidP="00C864A4">
      <w:pPr>
        <w:pStyle w:val="IOP-CS-Abstract"/>
        <w:ind w:left="0"/>
        <w:jc w:val="left"/>
        <w:rPr>
          <w:noProof/>
        </w:rPr>
      </w:pPr>
    </w:p>
    <w:p w14:paraId="4313C212" w14:textId="77777777" w:rsidR="00C864A4" w:rsidRDefault="00C864A4" w:rsidP="00C864A4">
      <w:pPr>
        <w:pStyle w:val="IOP-CS-Abstract"/>
        <w:ind w:left="0"/>
        <w:jc w:val="left"/>
        <w:rPr>
          <w:noProof/>
        </w:rPr>
      </w:pPr>
    </w:p>
    <w:p w14:paraId="3CD38E15" w14:textId="77777777" w:rsidR="00C864A4" w:rsidRPr="00BD4C24" w:rsidRDefault="00C864A4" w:rsidP="00C864A4">
      <w:pPr>
        <w:pStyle w:val="IOP-CS-Abstract"/>
        <w:ind w:left="0"/>
        <w:jc w:val="left"/>
      </w:pPr>
    </w:p>
    <w:p w14:paraId="7343F28E" w14:textId="7B5DB284" w:rsidR="00672C4B" w:rsidRPr="00A96848" w:rsidRDefault="00672C4B" w:rsidP="004B7F0C">
      <w:pPr>
        <w:pStyle w:val="IOP-CS-BodyText"/>
      </w:pPr>
    </w:p>
    <w:p w14:paraId="54A6B54F" w14:textId="571BB4A6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78620183" w14:textId="77777777" w:rsidR="006D0995" w:rsidRDefault="006D0995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</w:p>
    <w:p w14:paraId="6D593AF4" w14:textId="35057AA7" w:rsidR="006D0995" w:rsidRPr="002E45CA" w:rsidRDefault="006D0995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/>
          <w:noProof/>
          <w:sz w:val="18"/>
        </w:rPr>
      </w:pPr>
      <w:r>
        <w:rPr>
          <w:rFonts w:ascii="Cambria" w:hAnsi="Cambria" w:cs="Times New Roman"/>
          <w:noProof/>
          <w:sz w:val="18"/>
          <w:szCs w:val="24"/>
        </w:rPr>
        <w:t xml:space="preserve">link  github: </w:t>
      </w:r>
      <w:hyperlink r:id="rId26" w:history="1">
        <w:r w:rsidRPr="006D0995">
          <w:rPr>
            <w:rStyle w:val="Hyperlink"/>
            <w:rFonts w:ascii="Cambria" w:hAnsi="Cambria" w:cs="Times New Roman"/>
            <w:noProof/>
            <w:sz w:val="18"/>
            <w:szCs w:val="24"/>
          </w:rPr>
          <w:t>https://github.com/Sitiaisah1604/machine-learning/tree/main/praktikum1</w:t>
        </w:r>
      </w:hyperlink>
    </w:p>
    <w:p w14:paraId="4D536FB7" w14:textId="7165F891" w:rsidR="00507689" w:rsidRPr="00C23B8D" w:rsidRDefault="002E45CA" w:rsidP="00C23B8D">
      <w:pPr>
        <w:pStyle w:val="IOP-CS-ReferenceText"/>
      </w:pPr>
      <w:r>
        <w:fldChar w:fldCharType="end"/>
      </w:r>
      <w:r w:rsidR="00D81510">
        <w:t xml:space="preserve"> </w:t>
      </w:r>
    </w:p>
    <w:sectPr w:rsidR="00507689" w:rsidRPr="00C23B8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9B7ADF"/>
    <w:multiLevelType w:val="multilevel"/>
    <w:tmpl w:val="212ACD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1" w15:restartNumberingAfterBreak="0">
    <w:nsid w:val="1BA53A45"/>
    <w:multiLevelType w:val="multilevel"/>
    <w:tmpl w:val="488A67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473A9B"/>
    <w:multiLevelType w:val="multilevel"/>
    <w:tmpl w:val="F8D4A8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51DC33D8"/>
    <w:multiLevelType w:val="multilevel"/>
    <w:tmpl w:val="48EE5F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66297BB3"/>
    <w:multiLevelType w:val="hybridMultilevel"/>
    <w:tmpl w:val="D85E2CE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7C176481"/>
    <w:multiLevelType w:val="hybridMultilevel"/>
    <w:tmpl w:val="2C449A6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43927575">
    <w:abstractNumId w:val="2"/>
  </w:num>
  <w:num w:numId="2" w16cid:durableId="1873953184">
    <w:abstractNumId w:val="5"/>
  </w:num>
  <w:num w:numId="3" w16cid:durableId="1776948827">
    <w:abstractNumId w:val="1"/>
  </w:num>
  <w:num w:numId="4" w16cid:durableId="2059013245">
    <w:abstractNumId w:val="4"/>
  </w:num>
  <w:num w:numId="5" w16cid:durableId="1257982664">
    <w:abstractNumId w:val="3"/>
  </w:num>
  <w:num w:numId="6" w16cid:durableId="72901775">
    <w:abstractNumId w:val="0"/>
  </w:num>
  <w:num w:numId="7" w16cid:durableId="1796102163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686A"/>
    <w:rsid w:val="000B2CE3"/>
    <w:rsid w:val="000E2EF5"/>
    <w:rsid w:val="000F2B4D"/>
    <w:rsid w:val="000F3204"/>
    <w:rsid w:val="000F5271"/>
    <w:rsid w:val="0011107A"/>
    <w:rsid w:val="0011132F"/>
    <w:rsid w:val="00145E91"/>
    <w:rsid w:val="001922FA"/>
    <w:rsid w:val="001A2DA8"/>
    <w:rsid w:val="001A4ADF"/>
    <w:rsid w:val="001C0B6C"/>
    <w:rsid w:val="001F1038"/>
    <w:rsid w:val="001F5453"/>
    <w:rsid w:val="00203EA9"/>
    <w:rsid w:val="002057E0"/>
    <w:rsid w:val="00207B84"/>
    <w:rsid w:val="00216EB7"/>
    <w:rsid w:val="0022201B"/>
    <w:rsid w:val="0023723A"/>
    <w:rsid w:val="00246E64"/>
    <w:rsid w:val="0028596A"/>
    <w:rsid w:val="002D0B1A"/>
    <w:rsid w:val="002D1705"/>
    <w:rsid w:val="002E119C"/>
    <w:rsid w:val="002E45CA"/>
    <w:rsid w:val="002E5544"/>
    <w:rsid w:val="0034493F"/>
    <w:rsid w:val="003647B5"/>
    <w:rsid w:val="003779CC"/>
    <w:rsid w:val="003823EB"/>
    <w:rsid w:val="00397DEF"/>
    <w:rsid w:val="003B0331"/>
    <w:rsid w:val="003C7B9D"/>
    <w:rsid w:val="003E0897"/>
    <w:rsid w:val="003E11B0"/>
    <w:rsid w:val="003E4CD5"/>
    <w:rsid w:val="003E707E"/>
    <w:rsid w:val="0046685F"/>
    <w:rsid w:val="00480D6D"/>
    <w:rsid w:val="004860AF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60651D"/>
    <w:rsid w:val="00613806"/>
    <w:rsid w:val="00616691"/>
    <w:rsid w:val="006246DF"/>
    <w:rsid w:val="00625342"/>
    <w:rsid w:val="00626EFA"/>
    <w:rsid w:val="00646B36"/>
    <w:rsid w:val="00650807"/>
    <w:rsid w:val="00657F67"/>
    <w:rsid w:val="00665585"/>
    <w:rsid w:val="0066754C"/>
    <w:rsid w:val="00672C4B"/>
    <w:rsid w:val="00685572"/>
    <w:rsid w:val="00693D29"/>
    <w:rsid w:val="006B3D2B"/>
    <w:rsid w:val="006B63A5"/>
    <w:rsid w:val="006D0995"/>
    <w:rsid w:val="006D1092"/>
    <w:rsid w:val="006E4AFF"/>
    <w:rsid w:val="007045B5"/>
    <w:rsid w:val="00734E4D"/>
    <w:rsid w:val="00761682"/>
    <w:rsid w:val="00766D3E"/>
    <w:rsid w:val="00783DE2"/>
    <w:rsid w:val="007A09E1"/>
    <w:rsid w:val="007B56C8"/>
    <w:rsid w:val="007C23FC"/>
    <w:rsid w:val="007C27C4"/>
    <w:rsid w:val="007D69D9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C7A1F"/>
    <w:rsid w:val="008D32F7"/>
    <w:rsid w:val="008E0B84"/>
    <w:rsid w:val="008F1E83"/>
    <w:rsid w:val="008F61E7"/>
    <w:rsid w:val="00906E0D"/>
    <w:rsid w:val="00923246"/>
    <w:rsid w:val="009371CA"/>
    <w:rsid w:val="00946414"/>
    <w:rsid w:val="00946713"/>
    <w:rsid w:val="009863B9"/>
    <w:rsid w:val="009B3D4D"/>
    <w:rsid w:val="009B5C9D"/>
    <w:rsid w:val="009B7F9A"/>
    <w:rsid w:val="009F10EF"/>
    <w:rsid w:val="00A05FF8"/>
    <w:rsid w:val="00A50C39"/>
    <w:rsid w:val="00A568C0"/>
    <w:rsid w:val="00A662B6"/>
    <w:rsid w:val="00A73804"/>
    <w:rsid w:val="00A750F0"/>
    <w:rsid w:val="00A832AA"/>
    <w:rsid w:val="00A85F24"/>
    <w:rsid w:val="00A920B6"/>
    <w:rsid w:val="00A96848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71D8D"/>
    <w:rsid w:val="00B72131"/>
    <w:rsid w:val="00B914E5"/>
    <w:rsid w:val="00BD1559"/>
    <w:rsid w:val="00BD4C24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77059"/>
    <w:rsid w:val="00C864A4"/>
    <w:rsid w:val="00C86A8C"/>
    <w:rsid w:val="00C86CE2"/>
    <w:rsid w:val="00CA574D"/>
    <w:rsid w:val="00CB34FC"/>
    <w:rsid w:val="00CB7030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1335B"/>
    <w:rsid w:val="00E13BB8"/>
    <w:rsid w:val="00E13E0E"/>
    <w:rsid w:val="00E3380C"/>
    <w:rsid w:val="00E41376"/>
    <w:rsid w:val="00E7202A"/>
    <w:rsid w:val="00EF28FC"/>
    <w:rsid w:val="00EF46FE"/>
    <w:rsid w:val="00F17689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555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0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52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1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26" Type="http://schemas.openxmlformats.org/officeDocument/2006/relationships/hyperlink" Target="https://github.com/Sitiaisah1604/machine-learning/tree/main/praktikum1" TargetMode="External"/><Relationship Id="rId3" Type="http://schemas.openxmlformats.org/officeDocument/2006/relationships/customXml" Target="../customXml/item3.xml"/><Relationship Id="rId21" Type="http://schemas.openxmlformats.org/officeDocument/2006/relationships/image" Target="media/image13.png"/><Relationship Id="rId7" Type="http://schemas.openxmlformats.org/officeDocument/2006/relationships/settings" Target="setting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5" Type="http://schemas.openxmlformats.org/officeDocument/2006/relationships/image" Target="media/image17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24" Type="http://schemas.openxmlformats.org/officeDocument/2006/relationships/image" Target="media/image16.png"/><Relationship Id="rId5" Type="http://schemas.openxmlformats.org/officeDocument/2006/relationships/numbering" Target="numbering.xml"/><Relationship Id="rId15" Type="http://schemas.openxmlformats.org/officeDocument/2006/relationships/image" Target="media/image7.png"/><Relationship Id="rId23" Type="http://schemas.openxmlformats.org/officeDocument/2006/relationships/image" Target="media/image15.png"/><Relationship Id="rId28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4.png"/><Relationship Id="rId27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9</Pages>
  <Words>373</Words>
  <Characters>2128</Characters>
  <Application>Microsoft Office Word</Application>
  <DocSecurity>0</DocSecurity>
  <Lines>17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49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isyah siti</cp:lastModifiedBy>
  <cp:revision>2</cp:revision>
  <dcterms:created xsi:type="dcterms:W3CDTF">2025-10-04T03:55:00Z</dcterms:created>
  <dcterms:modified xsi:type="dcterms:W3CDTF">2025-10-04T03:55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